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hint="eastAsia"/>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w:t>
      </w:r>
      <w:proofErr w:type="spellStart"/>
      <w:r>
        <w:rPr>
          <w:rFonts w:ascii="Arial" w:hAnsi="Arial" w:cs="Arial"/>
          <w:sz w:val="22"/>
        </w:rPr>
        <w:t>electrophysiologic</w:t>
      </w:r>
      <w:proofErr w:type="spellEnd"/>
      <w:r>
        <w:rPr>
          <w:rFonts w:ascii="Arial" w:hAnsi="Arial" w:cs="Arial"/>
          <w:sz w:val="22"/>
        </w:rPr>
        <w:t xml:space="preserve">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bookmarkStart w:id="0" w:name="_GoBack"/>
      <w:bookmarkEnd w:id="0"/>
    </w:p>
    <w:p w:rsidR="00A47591" w:rsidRPr="00EE49C7" w:rsidRDefault="0012386D" w:rsidP="00EE49C7">
      <w:pPr>
        <w:spacing w:line="480" w:lineRule="auto"/>
        <w:ind w:firstLineChars="50" w:firstLine="110"/>
        <w:rPr>
          <w:rFonts w:ascii="Arial" w:hAnsi="Arial" w:cs="Arial"/>
          <w:sz w:val="22"/>
        </w:rPr>
      </w:pPr>
      <w:proofErr w:type="spellStart"/>
      <w:r>
        <w:rPr>
          <w:rFonts w:ascii="Arial" w:hAnsi="Arial" w:cs="Arial"/>
          <w:sz w:val="22"/>
        </w:rPr>
        <w:t>Electrophysiologic</w:t>
      </w:r>
      <w:proofErr w:type="spellEnd"/>
      <w:r>
        <w:rPr>
          <w:rFonts w:ascii="Arial" w:hAnsi="Arial" w:cs="Arial"/>
          <w:sz w:val="22"/>
        </w:rPr>
        <w:t xml:space="preserve">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proofErr w:type="spellStart"/>
      <w:r w:rsidRPr="00EE49C7">
        <w:rPr>
          <w:rFonts w:ascii="Arial" w:hAnsi="Arial" w:cs="Arial"/>
          <w:sz w:val="22"/>
        </w:rPr>
        <w:t>상지는</w:t>
      </w:r>
      <w:proofErr w:type="spellEnd"/>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proofErr w:type="spellStart"/>
      <w:r w:rsidRPr="00EE49C7">
        <w:rPr>
          <w:rFonts w:ascii="Arial" w:hAnsi="Arial" w:cs="Arial"/>
          <w:sz w:val="22"/>
        </w:rPr>
        <w:t>먼쪽</w:t>
      </w:r>
      <w:proofErr w:type="spellEnd"/>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proofErr w:type="spellStart"/>
      <w:r w:rsidRPr="00EE49C7">
        <w:rPr>
          <w:rFonts w:ascii="Arial" w:hAnsi="Arial" w:cs="Arial"/>
          <w:sz w:val="22"/>
        </w:rPr>
        <w:t>머신러닝은</w:t>
      </w:r>
      <w:proofErr w:type="spellEnd"/>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proofErr w:type="spellStart"/>
      <w:r w:rsidRPr="00EE49C7">
        <w:rPr>
          <w:rFonts w:ascii="Arial" w:hAnsi="Arial" w:cs="Arial"/>
          <w:sz w:val="22"/>
        </w:rPr>
        <w:t>근육병과</w:t>
      </w:r>
      <w:proofErr w:type="spellEnd"/>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12386D"/>
    <w:rsid w:val="0017110F"/>
    <w:rsid w:val="001B713C"/>
    <w:rsid w:val="001D1E93"/>
    <w:rsid w:val="001F5949"/>
    <w:rsid w:val="00211365"/>
    <w:rsid w:val="00283846"/>
    <w:rsid w:val="00297817"/>
    <w:rsid w:val="002B4E74"/>
    <w:rsid w:val="002F23EC"/>
    <w:rsid w:val="0033760E"/>
    <w:rsid w:val="00337EEA"/>
    <w:rsid w:val="0037105B"/>
    <w:rsid w:val="00385E08"/>
    <w:rsid w:val="004076A4"/>
    <w:rsid w:val="00432E64"/>
    <w:rsid w:val="004459EC"/>
    <w:rsid w:val="004546C8"/>
    <w:rsid w:val="00471470"/>
    <w:rsid w:val="00477280"/>
    <w:rsid w:val="00481AC8"/>
    <w:rsid w:val="00494912"/>
    <w:rsid w:val="00512B19"/>
    <w:rsid w:val="00516465"/>
    <w:rsid w:val="00527542"/>
    <w:rsid w:val="005468C6"/>
    <w:rsid w:val="0058249D"/>
    <w:rsid w:val="005B0E46"/>
    <w:rsid w:val="005B7567"/>
    <w:rsid w:val="005C5235"/>
    <w:rsid w:val="006904C3"/>
    <w:rsid w:val="0069282C"/>
    <w:rsid w:val="006A5F8E"/>
    <w:rsid w:val="006F482B"/>
    <w:rsid w:val="00704A7C"/>
    <w:rsid w:val="007050A0"/>
    <w:rsid w:val="0070637E"/>
    <w:rsid w:val="00717554"/>
    <w:rsid w:val="00744AD6"/>
    <w:rsid w:val="007645FF"/>
    <w:rsid w:val="007667FA"/>
    <w:rsid w:val="007B11BC"/>
    <w:rsid w:val="007B1513"/>
    <w:rsid w:val="007C0381"/>
    <w:rsid w:val="007C2E3A"/>
    <w:rsid w:val="007E4AF3"/>
    <w:rsid w:val="007F0641"/>
    <w:rsid w:val="007F7763"/>
    <w:rsid w:val="008101A4"/>
    <w:rsid w:val="00815C73"/>
    <w:rsid w:val="0082582C"/>
    <w:rsid w:val="00843EA0"/>
    <w:rsid w:val="00844ABF"/>
    <w:rsid w:val="00874335"/>
    <w:rsid w:val="008D3BB3"/>
    <w:rsid w:val="008E7221"/>
    <w:rsid w:val="0092323E"/>
    <w:rsid w:val="00925725"/>
    <w:rsid w:val="00945927"/>
    <w:rsid w:val="009943BC"/>
    <w:rsid w:val="009B035B"/>
    <w:rsid w:val="009B56C6"/>
    <w:rsid w:val="009D5076"/>
    <w:rsid w:val="009F40BC"/>
    <w:rsid w:val="00A25AAB"/>
    <w:rsid w:val="00A31CC8"/>
    <w:rsid w:val="00A46FF3"/>
    <w:rsid w:val="00A47591"/>
    <w:rsid w:val="00A72A9B"/>
    <w:rsid w:val="00AB2E96"/>
    <w:rsid w:val="00AF450E"/>
    <w:rsid w:val="00B7372F"/>
    <w:rsid w:val="00B86B6B"/>
    <w:rsid w:val="00BE02A7"/>
    <w:rsid w:val="00BF715D"/>
    <w:rsid w:val="00C2001B"/>
    <w:rsid w:val="00C430D7"/>
    <w:rsid w:val="00C61BD2"/>
    <w:rsid w:val="00C8013E"/>
    <w:rsid w:val="00CB7FE2"/>
    <w:rsid w:val="00CF0A9F"/>
    <w:rsid w:val="00D00E75"/>
    <w:rsid w:val="00D30779"/>
    <w:rsid w:val="00D61A16"/>
    <w:rsid w:val="00DB6164"/>
    <w:rsid w:val="00DC749C"/>
    <w:rsid w:val="00DD78AC"/>
    <w:rsid w:val="00E20CF4"/>
    <w:rsid w:val="00E52668"/>
    <w:rsid w:val="00E93C0D"/>
    <w:rsid w:val="00E93E26"/>
    <w:rsid w:val="00E94FDD"/>
    <w:rsid w:val="00EA4E5D"/>
    <w:rsid w:val="00EE49C7"/>
    <w:rsid w:val="00EE6ABE"/>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D40C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1</TotalTime>
  <Pages>8</Pages>
  <Words>1666</Words>
  <Characters>9502</Characters>
  <Application>Microsoft Office Word</Application>
  <DocSecurity>0</DocSecurity>
  <Lines>79</Lines>
  <Paragraphs>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01</cp:revision>
  <dcterms:created xsi:type="dcterms:W3CDTF">2021-09-02T07:06:00Z</dcterms:created>
  <dcterms:modified xsi:type="dcterms:W3CDTF">2021-10-14T07:21:00Z</dcterms:modified>
</cp:coreProperties>
</file>